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  <w:r>
        <w:t>Universidad Andina Simón Bolívar</w:t>
      </w:r>
    </w:p>
    <w:p w:rsidR="00986EA0" w:rsidRDefault="00986EA0" w:rsidP="009C1A69">
      <w:pPr>
        <w:jc w:val="center"/>
      </w:pPr>
      <w:r>
        <w:t>Sede Ecuador</w:t>
      </w:r>
    </w:p>
    <w:p w:rsidR="00986EA0" w:rsidRDefault="00986EA0" w:rsidP="009C1A69">
      <w:pPr>
        <w:jc w:val="center"/>
      </w:pPr>
    </w:p>
    <w:p w:rsidR="00986EA0" w:rsidRDefault="007215C2" w:rsidP="009C1A69">
      <w:pPr>
        <w:jc w:val="center"/>
      </w:pPr>
      <w:r>
        <w:t xml:space="preserve">Área de </w:t>
      </w:r>
      <w:r w:rsidR="00986EA0">
        <w:t>[Nombre de área académica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[Nombre del programa</w:t>
      </w:r>
      <w:r w:rsidR="00AD134C">
        <w:t xml:space="preserve"> de especialización superior</w:t>
      </w:r>
      <w:r>
        <w:t>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Pr="004D0753" w:rsidRDefault="00ED75B3" w:rsidP="009C1A69">
      <w:pPr>
        <w:jc w:val="center"/>
        <w:rPr>
          <w:b/>
        </w:rPr>
      </w:pPr>
      <w:r w:rsidRPr="004D0753">
        <w:rPr>
          <w:b/>
        </w:rPr>
        <w:t xml:space="preserve">Plan de </w:t>
      </w:r>
      <w:r w:rsidR="00C04FA8">
        <w:rPr>
          <w:b/>
        </w:rPr>
        <w:t>trabajo final</w:t>
      </w:r>
    </w:p>
    <w:p w:rsidR="00986EA0" w:rsidRPr="00986EA0" w:rsidRDefault="00ED75B3" w:rsidP="009C1A69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[Título presentado en la denuncia de tema</w:t>
      </w:r>
      <w:r w:rsidR="00986EA0" w:rsidRPr="00986EA0">
        <w:rPr>
          <w:b/>
          <w:sz w:val="28"/>
          <w:szCs w:val="28"/>
        </w:rPr>
        <w:t>]</w:t>
      </w: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 xml:space="preserve">[Nombre del </w:t>
      </w:r>
      <w:r w:rsidR="00ED75B3">
        <w:t>estudiante</w:t>
      </w:r>
      <w:r>
        <w:t>]</w:t>
      </w:r>
    </w:p>
    <w:p w:rsidR="00986EA0" w:rsidRDefault="00986EA0" w:rsidP="009C1A69">
      <w:pPr>
        <w:jc w:val="center"/>
      </w:pPr>
    </w:p>
    <w:p w:rsidR="00C04FA8" w:rsidRDefault="00C04FA8" w:rsidP="009C1A69">
      <w:pPr>
        <w:jc w:val="center"/>
      </w:pPr>
    </w:p>
    <w:p w:rsidR="00986EA0" w:rsidRDefault="00986EA0" w:rsidP="009C1A69">
      <w:pPr>
        <w:jc w:val="center"/>
      </w:pPr>
    </w:p>
    <w:p w:rsidR="00622914" w:rsidRDefault="00622914" w:rsidP="009C1A69">
      <w:pPr>
        <w:jc w:val="center"/>
      </w:pPr>
    </w:p>
    <w:p w:rsidR="00622914" w:rsidRDefault="00622914" w:rsidP="009C1A69">
      <w:pPr>
        <w:jc w:val="center"/>
      </w:pPr>
    </w:p>
    <w:p w:rsidR="00986EA0" w:rsidRDefault="00986EA0" w:rsidP="009C1A69">
      <w:pPr>
        <w:jc w:val="center"/>
      </w:pPr>
    </w:p>
    <w:p w:rsidR="00986EA0" w:rsidRDefault="00986EA0" w:rsidP="009C1A69">
      <w:pPr>
        <w:jc w:val="center"/>
      </w:pPr>
      <w:r>
        <w:t>Quito, [año de entrega]</w:t>
      </w:r>
    </w:p>
    <w:p w:rsidR="00622914" w:rsidRDefault="00622914" w:rsidP="009C1A69">
      <w:pPr>
        <w:jc w:val="center"/>
      </w:pPr>
    </w:p>
    <w:p w:rsidR="009C1A69" w:rsidRDefault="009C1A69" w:rsidP="009C1A69">
      <w:pPr>
        <w:jc w:val="center"/>
      </w:pPr>
    </w:p>
    <w:p w:rsidR="00622914" w:rsidRDefault="00622914" w:rsidP="009C1A69">
      <w:pPr>
        <w:jc w:val="center"/>
      </w:pPr>
      <w:r>
        <w:br w:type="page"/>
      </w:r>
    </w:p>
    <w:p w:rsidR="00986EA0" w:rsidRDefault="00986EA0">
      <w:pPr>
        <w:spacing w:line="240" w:lineRule="auto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br w:type="page"/>
      </w:r>
    </w:p>
    <w:p w:rsidR="00986EA0" w:rsidRPr="00986EA0" w:rsidRDefault="00ED75B3" w:rsidP="002C51C9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 xml:space="preserve">[Título presentado en la denuncia de tema] </w:t>
      </w:r>
    </w:p>
    <w:p w:rsidR="00986EA0" w:rsidRDefault="00986EA0" w:rsidP="00986EA0"/>
    <w:p w:rsidR="00ED75B3" w:rsidRDefault="00ED75B3" w:rsidP="00986EA0"/>
    <w:p w:rsidR="00873072" w:rsidRPr="00664C9B" w:rsidRDefault="00873072" w:rsidP="00873072">
      <w:pPr>
        <w:rPr>
          <w:color w:val="0070C0"/>
          <w:szCs w:val="28"/>
        </w:rPr>
      </w:pPr>
      <w:r w:rsidRPr="00664C9B">
        <w:rPr>
          <w:b/>
          <w:color w:val="2E74B5" w:themeColor="accent1" w:themeShade="BF"/>
        </w:rPr>
        <w:t>Nota 1:</w:t>
      </w:r>
      <w:r w:rsidRPr="00664C9B">
        <w:rPr>
          <w:color w:val="2E74B5" w:themeColor="accent1" w:themeShade="BF"/>
        </w:rPr>
        <w:t xml:space="preserve"> </w:t>
      </w:r>
      <w:r w:rsidRPr="00664C9B">
        <w:rPr>
          <w:color w:val="0070C0"/>
          <w:szCs w:val="28"/>
        </w:rPr>
        <w:t xml:space="preserve">Los textos en azul son solo explicativos; </w:t>
      </w:r>
      <w:r>
        <w:rPr>
          <w:color w:val="0070C0"/>
          <w:szCs w:val="28"/>
        </w:rPr>
        <w:t>elimínelos de la versión final de su plan</w:t>
      </w:r>
      <w:r>
        <w:rPr>
          <w:color w:val="0070C0"/>
          <w:szCs w:val="28"/>
        </w:rPr>
        <w:t>.</w:t>
      </w:r>
    </w:p>
    <w:p w:rsidR="00873072" w:rsidRPr="00583BD2" w:rsidRDefault="00873072" w:rsidP="00873072">
      <w:pPr>
        <w:rPr>
          <w:color w:val="2E74B5" w:themeColor="accent1" w:themeShade="BF"/>
        </w:rPr>
      </w:pPr>
      <w:r w:rsidRPr="00664C9B">
        <w:rPr>
          <w:b/>
          <w:bCs/>
          <w:color w:val="2E74B5" w:themeColor="accent1" w:themeShade="BF"/>
        </w:rPr>
        <w:t>Nota 2</w:t>
      </w:r>
      <w:r w:rsidRPr="00664C9B">
        <w:rPr>
          <w:color w:val="2E74B5" w:themeColor="accent1" w:themeShade="BF"/>
        </w:rPr>
        <w:t xml:space="preserve">: </w:t>
      </w:r>
      <w:r w:rsidR="001109DA">
        <w:rPr>
          <w:color w:val="2E74B5" w:themeColor="accent1" w:themeShade="BF"/>
        </w:rPr>
        <w:t xml:space="preserve">Los corchetes </w:t>
      </w:r>
      <w:r w:rsidR="006D69A0">
        <w:rPr>
          <w:color w:val="2E74B5" w:themeColor="accent1" w:themeShade="BF"/>
        </w:rPr>
        <w:t xml:space="preserve">y los textos contenidos en ellos </w:t>
      </w:r>
      <w:r w:rsidR="001109DA">
        <w:rPr>
          <w:color w:val="2E74B5" w:themeColor="accent1" w:themeShade="BF"/>
        </w:rPr>
        <w:t xml:space="preserve">deben </w:t>
      </w:r>
      <w:r w:rsidR="00D93BAD">
        <w:rPr>
          <w:color w:val="2E74B5" w:themeColor="accent1" w:themeShade="BF"/>
        </w:rPr>
        <w:t>reemplazarse</w:t>
      </w:r>
      <w:r w:rsidR="001109DA">
        <w:rPr>
          <w:color w:val="2E74B5" w:themeColor="accent1" w:themeShade="BF"/>
        </w:rPr>
        <w:t xml:space="preserve"> </w:t>
      </w:r>
      <w:r w:rsidR="006C7DCE">
        <w:rPr>
          <w:color w:val="2E74B5" w:themeColor="accent1" w:themeShade="BF"/>
        </w:rPr>
        <w:t>según las indicaciones</w:t>
      </w:r>
      <w:r w:rsidR="001109DA">
        <w:rPr>
          <w:color w:val="2E74B5" w:themeColor="accent1" w:themeShade="BF"/>
        </w:rPr>
        <w:t xml:space="preserve">; </w:t>
      </w:r>
      <w:r w:rsidRPr="00664C9B">
        <w:rPr>
          <w:color w:val="2E74B5" w:themeColor="accent1" w:themeShade="BF"/>
        </w:rPr>
        <w:t>por ejemplo, debería ir (sin comillas) “Quito, 2020” en vez de “Quito, [año de entrega]”.</w:t>
      </w:r>
      <w:r>
        <w:rPr>
          <w:color w:val="2E74B5" w:themeColor="accent1" w:themeShade="BF"/>
        </w:rPr>
        <w:t xml:space="preserve">   </w:t>
      </w:r>
    </w:p>
    <w:p w:rsidR="001342C5" w:rsidRDefault="001342C5" w:rsidP="00986EA0"/>
    <w:p w:rsidR="00986EA0" w:rsidRDefault="00ED75B3" w:rsidP="00ED75B3">
      <w:pPr>
        <w:pStyle w:val="Ttulo2"/>
      </w:pPr>
      <w:r>
        <w:t xml:space="preserve">1. </w:t>
      </w:r>
      <w:r w:rsidR="00873072" w:rsidRPr="00DA725A">
        <w:t>Breve descripción del tema con indicación de problema, objetivo, literatura relevante y justificación de la propuesta</w:t>
      </w:r>
    </w:p>
    <w:p w:rsidR="00ED75B3" w:rsidRPr="001342C5" w:rsidRDefault="00ED75B3" w:rsidP="00ED75B3">
      <w:pPr>
        <w:rPr>
          <w:color w:val="2E74B5" w:themeColor="accent1" w:themeShade="BF"/>
        </w:rPr>
      </w:pPr>
      <w:r w:rsidRPr="001342C5">
        <w:rPr>
          <w:color w:val="2E74B5" w:themeColor="accent1" w:themeShade="BF"/>
        </w:rPr>
        <w:tab/>
        <w:t>[En esta sección deben incluirse los siguientes elementos</w:t>
      </w:r>
      <w:r w:rsidR="00477896" w:rsidRPr="001342C5">
        <w:rPr>
          <w:color w:val="2E74B5" w:themeColor="accent1" w:themeShade="BF"/>
        </w:rPr>
        <w:t xml:space="preserve"> </w:t>
      </w:r>
      <w:r w:rsidR="004D0753" w:rsidRPr="001342C5">
        <w:rPr>
          <w:color w:val="2E74B5" w:themeColor="accent1" w:themeShade="BF"/>
        </w:rPr>
        <w:t>en un solo texto</w:t>
      </w:r>
      <w:r w:rsidRPr="001342C5">
        <w:rPr>
          <w:color w:val="2E74B5" w:themeColor="accent1" w:themeShade="BF"/>
        </w:rPr>
        <w:t xml:space="preserve">: </w:t>
      </w:r>
    </w:p>
    <w:p w:rsidR="004D0753" w:rsidRPr="001342C5" w:rsidRDefault="004D0753" w:rsidP="004D0753">
      <w:pPr>
        <w:pStyle w:val="Prrafodelista"/>
        <w:numPr>
          <w:ilvl w:val="0"/>
          <w:numId w:val="6"/>
        </w:numPr>
        <w:rPr>
          <w:color w:val="2E74B5" w:themeColor="accent1" w:themeShade="BF"/>
        </w:rPr>
      </w:pPr>
      <w:r w:rsidRPr="001342C5">
        <w:rPr>
          <w:color w:val="2E74B5" w:themeColor="accent1" w:themeShade="BF"/>
        </w:rPr>
        <w:t>Breve descripción del problema de investigación</w:t>
      </w:r>
    </w:p>
    <w:p w:rsidR="00477896" w:rsidRPr="001342C5" w:rsidRDefault="00477896" w:rsidP="004D0753">
      <w:pPr>
        <w:pStyle w:val="Prrafodelista"/>
        <w:numPr>
          <w:ilvl w:val="0"/>
          <w:numId w:val="6"/>
        </w:numPr>
        <w:rPr>
          <w:color w:val="2E74B5" w:themeColor="accent1" w:themeShade="BF"/>
        </w:rPr>
      </w:pPr>
      <w:r w:rsidRPr="001342C5">
        <w:rPr>
          <w:color w:val="2E74B5" w:themeColor="accent1" w:themeShade="BF"/>
        </w:rPr>
        <w:t xml:space="preserve">Justificación </w:t>
      </w:r>
    </w:p>
    <w:p w:rsidR="004D0753" w:rsidRPr="001342C5" w:rsidRDefault="004D0753" w:rsidP="004D0753">
      <w:pPr>
        <w:pStyle w:val="Prrafodelista"/>
        <w:numPr>
          <w:ilvl w:val="0"/>
          <w:numId w:val="6"/>
        </w:numPr>
        <w:rPr>
          <w:color w:val="2E74B5" w:themeColor="accent1" w:themeShade="BF"/>
        </w:rPr>
      </w:pPr>
      <w:r w:rsidRPr="001342C5">
        <w:rPr>
          <w:color w:val="2E74B5" w:themeColor="accent1" w:themeShade="BF"/>
        </w:rPr>
        <w:t>Pregunta central</w:t>
      </w:r>
      <w:r w:rsidR="00477896" w:rsidRPr="001342C5">
        <w:rPr>
          <w:color w:val="2E74B5" w:themeColor="accent1" w:themeShade="BF"/>
        </w:rPr>
        <w:t xml:space="preserve"> u objetivo</w:t>
      </w:r>
    </w:p>
    <w:p w:rsidR="00477896" w:rsidRPr="001342C5" w:rsidRDefault="00477896" w:rsidP="004D0753">
      <w:pPr>
        <w:pStyle w:val="Prrafodelista"/>
        <w:numPr>
          <w:ilvl w:val="0"/>
          <w:numId w:val="6"/>
        </w:numPr>
        <w:rPr>
          <w:color w:val="2E74B5" w:themeColor="accent1" w:themeShade="BF"/>
        </w:rPr>
      </w:pPr>
      <w:r w:rsidRPr="001342C5">
        <w:rPr>
          <w:color w:val="2E74B5" w:themeColor="accent1" w:themeShade="BF"/>
        </w:rPr>
        <w:t>Literatura académica relevante</w:t>
      </w:r>
    </w:p>
    <w:p w:rsidR="00ED75B3" w:rsidRPr="001342C5" w:rsidRDefault="0059790F" w:rsidP="00ED75B3">
      <w:pPr>
        <w:ind w:firstLine="708"/>
        <w:rPr>
          <w:color w:val="2E74B5" w:themeColor="accent1" w:themeShade="BF"/>
        </w:rPr>
      </w:pPr>
      <w:r w:rsidRPr="001342C5">
        <w:rPr>
          <w:color w:val="2E74B5" w:themeColor="accent1" w:themeShade="BF"/>
        </w:rPr>
        <w:t>Tómese en cuenta</w:t>
      </w:r>
      <w:r w:rsidR="00ED75B3" w:rsidRPr="001342C5">
        <w:rPr>
          <w:color w:val="2E74B5" w:themeColor="accent1" w:themeShade="BF"/>
        </w:rPr>
        <w:t xml:space="preserve"> que no se solicita hipótesis</w:t>
      </w:r>
      <w:r w:rsidR="00477896" w:rsidRPr="001342C5">
        <w:rPr>
          <w:color w:val="2E74B5" w:themeColor="accent1" w:themeShade="BF"/>
        </w:rPr>
        <w:t xml:space="preserve"> ni objetivos específicos</w:t>
      </w:r>
      <w:r w:rsidR="00BE72B8" w:rsidRPr="001342C5">
        <w:rPr>
          <w:color w:val="2E74B5" w:themeColor="accent1" w:themeShade="BF"/>
        </w:rPr>
        <w:t>.</w:t>
      </w:r>
      <w:r w:rsidR="00477896" w:rsidRPr="001342C5">
        <w:rPr>
          <w:rStyle w:val="Refdenotaalpie"/>
          <w:color w:val="2E74B5" w:themeColor="accent1" w:themeShade="BF"/>
        </w:rPr>
        <w:footnoteReference w:id="1"/>
      </w:r>
      <w:r w:rsidR="00ED75B3" w:rsidRPr="001342C5">
        <w:rPr>
          <w:color w:val="2E74B5" w:themeColor="accent1" w:themeShade="BF"/>
        </w:rPr>
        <w:t>]</w:t>
      </w:r>
    </w:p>
    <w:p w:rsidR="00ED75B3" w:rsidRDefault="00ED75B3" w:rsidP="00ED75B3"/>
    <w:p w:rsidR="00ED75B3" w:rsidRPr="00ED75B3" w:rsidRDefault="00ED75B3" w:rsidP="00ED75B3">
      <w:pPr>
        <w:rPr>
          <w:b/>
        </w:rPr>
      </w:pPr>
      <w:r w:rsidRPr="00ED75B3">
        <w:rPr>
          <w:b/>
        </w:rPr>
        <w:t xml:space="preserve">2. </w:t>
      </w:r>
      <w:r w:rsidR="00C04FA8" w:rsidRPr="00CF44FF">
        <w:rPr>
          <w:b/>
        </w:rPr>
        <w:t>Acopio y procesamiento de información</w:t>
      </w:r>
    </w:p>
    <w:p w:rsidR="00C04FA8" w:rsidRPr="001342C5" w:rsidRDefault="00ED75B3" w:rsidP="00C04FA8">
      <w:pPr>
        <w:rPr>
          <w:color w:val="2E74B5" w:themeColor="accent1" w:themeShade="BF"/>
        </w:rPr>
      </w:pPr>
      <w:r w:rsidRPr="001342C5">
        <w:rPr>
          <w:color w:val="2E74B5" w:themeColor="accent1" w:themeShade="BF"/>
        </w:rPr>
        <w:tab/>
      </w:r>
      <w:r w:rsidR="00C04FA8" w:rsidRPr="001342C5">
        <w:rPr>
          <w:color w:val="2E74B5" w:themeColor="accent1" w:themeShade="BF"/>
        </w:rPr>
        <w:t>[En esta sección debe incluirse qué fuentes se van a utilizar como la manera en que se las va a procesar</w:t>
      </w:r>
      <w:r w:rsidR="00B30750">
        <w:rPr>
          <w:color w:val="2E74B5" w:themeColor="accent1" w:themeShade="BF"/>
        </w:rPr>
        <w:t xml:space="preserve"> (métodos, técnicas y herramientas)</w:t>
      </w:r>
      <w:r w:rsidR="00C04FA8" w:rsidRPr="001342C5">
        <w:rPr>
          <w:color w:val="2E74B5" w:themeColor="accent1" w:themeShade="BF"/>
        </w:rPr>
        <w:t>.]</w:t>
      </w:r>
      <w:r w:rsidR="00477896" w:rsidRPr="001342C5">
        <w:rPr>
          <w:rStyle w:val="Refdenotaalpie"/>
          <w:color w:val="2E74B5" w:themeColor="accent1" w:themeShade="BF"/>
        </w:rPr>
        <w:footnoteReference w:id="2"/>
      </w:r>
    </w:p>
    <w:p w:rsidR="00BE72B8" w:rsidRDefault="00BE72B8" w:rsidP="00ED75B3"/>
    <w:p w:rsidR="00ED75B3" w:rsidRPr="00CF44FF" w:rsidRDefault="00C04FA8" w:rsidP="00ED75B3">
      <w:pPr>
        <w:rPr>
          <w:b/>
        </w:rPr>
      </w:pPr>
      <w:r>
        <w:rPr>
          <w:b/>
        </w:rPr>
        <w:t>3</w:t>
      </w:r>
      <w:r w:rsidR="00ED75B3" w:rsidRPr="00CF44FF">
        <w:rPr>
          <w:b/>
        </w:rPr>
        <w:t xml:space="preserve">. </w:t>
      </w:r>
      <w:r>
        <w:rPr>
          <w:b/>
        </w:rPr>
        <w:t>Propuesta de contenido</w:t>
      </w:r>
    </w:p>
    <w:p w:rsidR="00ED75B3" w:rsidRDefault="00CF44FF" w:rsidP="00CF44FF">
      <w:pPr>
        <w:pStyle w:val="Prrafodelista"/>
        <w:numPr>
          <w:ilvl w:val="0"/>
          <w:numId w:val="9"/>
        </w:numPr>
      </w:pPr>
      <w:r>
        <w:t>Introducción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apítulo primero:</w:t>
      </w:r>
      <w:r w:rsidR="00523889">
        <w:t xml:space="preserve"> </w:t>
      </w:r>
      <w:r w:rsidR="00523889" w:rsidRPr="00545F9A">
        <w:rPr>
          <w:color w:val="2E74B5" w:themeColor="accent1" w:themeShade="BF"/>
        </w:rPr>
        <w:t xml:space="preserve">[Este capítulo </w:t>
      </w:r>
      <w:r w:rsidR="00523889">
        <w:rPr>
          <w:color w:val="2E74B5" w:themeColor="accent1" w:themeShade="BF"/>
        </w:rPr>
        <w:t>puede</w:t>
      </w:r>
      <w:r w:rsidR="00523889" w:rsidRPr="00545F9A">
        <w:rPr>
          <w:color w:val="2E74B5" w:themeColor="accent1" w:themeShade="BF"/>
        </w:rPr>
        <w:t xml:space="preserve"> dedicárselo al marco teórico</w:t>
      </w:r>
      <w:r w:rsidR="00523889">
        <w:rPr>
          <w:color w:val="2E74B5" w:themeColor="accent1" w:themeShade="BF"/>
        </w:rPr>
        <w:t xml:space="preserve">; p. ej.: </w:t>
      </w:r>
      <w:r w:rsidR="00523889" w:rsidRPr="005357D9">
        <w:rPr>
          <w:color w:val="2E74B5" w:themeColor="accent1" w:themeShade="BF"/>
        </w:rPr>
        <w:t>Derecho a la educación de los niños y niñas en situación de discapacidad intelectual</w:t>
      </w:r>
      <w:r w:rsidR="00523889">
        <w:rPr>
          <w:color w:val="2E74B5" w:themeColor="accent1" w:themeShade="BF"/>
        </w:rPr>
        <w:t>:</w:t>
      </w:r>
      <w:r w:rsidR="00523889" w:rsidRPr="005357D9">
        <w:rPr>
          <w:color w:val="2E74B5" w:themeColor="accent1" w:themeShade="BF"/>
        </w:rPr>
        <w:t xml:space="preserve"> su protección, debates y estándares</w:t>
      </w:r>
      <w:r w:rsidR="00523889" w:rsidRPr="00545F9A">
        <w:rPr>
          <w:color w:val="2E74B5" w:themeColor="accent1" w:themeShade="BF"/>
        </w:rPr>
        <w:t>]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1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2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3. 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lastRenderedPageBreak/>
        <w:t xml:space="preserve">Capítulo segundo: </w:t>
      </w:r>
      <w:r w:rsidR="00523889" w:rsidRPr="00545F9A">
        <w:rPr>
          <w:color w:val="2E74B5" w:themeColor="accent1" w:themeShade="BF"/>
        </w:rPr>
        <w:t>[</w:t>
      </w:r>
      <w:r w:rsidR="00523889" w:rsidRPr="00545F9A">
        <w:rPr>
          <w:color w:val="2E74B5" w:themeColor="accent1" w:themeShade="BF"/>
        </w:rPr>
        <w:t xml:space="preserve">Este capítulo </w:t>
      </w:r>
      <w:r w:rsidR="00523889">
        <w:rPr>
          <w:color w:val="2E74B5" w:themeColor="accent1" w:themeShade="BF"/>
        </w:rPr>
        <w:t>puede</w:t>
      </w:r>
      <w:r w:rsidR="00523889" w:rsidRPr="00545F9A">
        <w:rPr>
          <w:color w:val="2E74B5" w:themeColor="accent1" w:themeShade="BF"/>
        </w:rPr>
        <w:t xml:space="preserve"> dedicárselo a la parte medular del trabajo, </w:t>
      </w:r>
      <w:r w:rsidR="00523889">
        <w:rPr>
          <w:color w:val="2E74B5" w:themeColor="accent1" w:themeShade="BF"/>
        </w:rPr>
        <w:t>como</w:t>
      </w:r>
      <w:r w:rsidR="00523889" w:rsidRPr="00545F9A">
        <w:rPr>
          <w:color w:val="2E74B5" w:themeColor="accent1" w:themeShade="BF"/>
        </w:rPr>
        <w:t xml:space="preserve"> el estudio de caso como tal</w:t>
      </w:r>
      <w:r w:rsidR="00523889">
        <w:rPr>
          <w:color w:val="2E74B5" w:themeColor="accent1" w:themeShade="BF"/>
        </w:rPr>
        <w:t xml:space="preserve">; p. ej.: </w:t>
      </w:r>
      <w:r w:rsidR="00523889" w:rsidRPr="005357D9">
        <w:rPr>
          <w:color w:val="2E74B5" w:themeColor="accent1" w:themeShade="BF"/>
        </w:rPr>
        <w:t>Cumplimiento del derecho a la educación de niños y niñas en situación de discapacidad intelectual en la Unidad Educativa</w:t>
      </w:r>
      <w:r w:rsidR="00523889">
        <w:rPr>
          <w:color w:val="2E74B5" w:themeColor="accent1" w:themeShade="BF"/>
        </w:rPr>
        <w:t xml:space="preserve"> XYZ</w:t>
      </w:r>
      <w:r w:rsidR="00523889" w:rsidRPr="00545F9A">
        <w:rPr>
          <w:color w:val="2E74B5" w:themeColor="accent1" w:themeShade="BF"/>
        </w:rPr>
        <w:t>]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 xml:space="preserve">1. 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2.</w:t>
      </w:r>
    </w:p>
    <w:p w:rsidR="00CF44FF" w:rsidRDefault="00CF44FF" w:rsidP="00CF44FF">
      <w:pPr>
        <w:pStyle w:val="Prrafodelista"/>
        <w:numPr>
          <w:ilvl w:val="1"/>
          <w:numId w:val="9"/>
        </w:numPr>
      </w:pPr>
      <w:r>
        <w:t>3.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Conclusiones</w:t>
      </w:r>
    </w:p>
    <w:p w:rsidR="00CF44FF" w:rsidRDefault="00CF44FF" w:rsidP="00CF44FF">
      <w:pPr>
        <w:pStyle w:val="Prrafodelista"/>
        <w:numPr>
          <w:ilvl w:val="0"/>
          <w:numId w:val="9"/>
        </w:numPr>
      </w:pPr>
      <w:r>
        <w:t>Bibliografía</w:t>
      </w:r>
    </w:p>
    <w:p w:rsidR="00CF44FF" w:rsidRDefault="00CF44FF" w:rsidP="00CF44FF">
      <w:pPr>
        <w:pStyle w:val="Prrafodelista"/>
      </w:pPr>
    </w:p>
    <w:p w:rsidR="00ED75B3" w:rsidRDefault="00C04FA8" w:rsidP="00BE72B8">
      <w:pPr>
        <w:pStyle w:val="Ttulo2"/>
      </w:pPr>
      <w:r>
        <w:t>4</w:t>
      </w:r>
      <w:r w:rsidR="00ED75B3">
        <w:t xml:space="preserve">. </w:t>
      </w:r>
      <w:r w:rsidR="00477896">
        <w:t>Cronograma</w:t>
      </w:r>
    </w:p>
    <w:tbl>
      <w:tblPr>
        <w:tblW w:w="922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020"/>
        <w:gridCol w:w="380"/>
        <w:gridCol w:w="400"/>
        <w:gridCol w:w="420"/>
        <w:gridCol w:w="420"/>
        <w:gridCol w:w="400"/>
        <w:gridCol w:w="400"/>
        <w:gridCol w:w="400"/>
        <w:gridCol w:w="420"/>
        <w:gridCol w:w="400"/>
        <w:gridCol w:w="520"/>
        <w:gridCol w:w="520"/>
        <w:gridCol w:w="520"/>
      </w:tblGrid>
      <w:tr w:rsidR="00477896" w:rsidRPr="00C04FA8" w:rsidTr="009037ED">
        <w:trPr>
          <w:trHeight w:val="300"/>
        </w:trPr>
        <w:tc>
          <w:tcPr>
            <w:tcW w:w="40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Actividad</w:t>
            </w:r>
          </w:p>
        </w:tc>
        <w:tc>
          <w:tcPr>
            <w:tcW w:w="162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1</w:t>
            </w:r>
          </w:p>
        </w:tc>
        <w:tc>
          <w:tcPr>
            <w:tcW w:w="162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2</w:t>
            </w:r>
          </w:p>
        </w:tc>
        <w:tc>
          <w:tcPr>
            <w:tcW w:w="196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Mes 3</w:t>
            </w:r>
          </w:p>
        </w:tc>
      </w:tr>
      <w:tr w:rsidR="00477896" w:rsidRPr="00C04FA8" w:rsidTr="009037ED">
        <w:trPr>
          <w:trHeight w:val="480"/>
        </w:trPr>
        <w:tc>
          <w:tcPr>
            <w:tcW w:w="40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2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3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4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5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6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7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8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9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10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11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S. 12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</w:pPr>
            <w:r w:rsidRPr="00C04FA8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</w:pPr>
            <w:r w:rsidRPr="00C04FA8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</w:pPr>
            <w:r w:rsidRPr="00C04FA8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</w:pPr>
            <w:r w:rsidRPr="00C04FA8">
              <w:rPr>
                <w:rFonts w:ascii="Calibri" w:eastAsia="Times New Roman" w:hAnsi="Calibri" w:cs="Calibri"/>
                <w:color w:val="000000"/>
                <w:sz w:val="22"/>
                <w:szCs w:val="22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</w:tr>
      <w:tr w:rsidR="00477896" w:rsidRPr="00C04FA8" w:rsidTr="009037ED">
        <w:trPr>
          <w:trHeight w:val="300"/>
        </w:trPr>
        <w:tc>
          <w:tcPr>
            <w:tcW w:w="4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color w:val="000000"/>
                <w:sz w:val="18"/>
                <w:szCs w:val="18"/>
                <w:lang w:eastAsia="es-EC"/>
              </w:rPr>
              <w:t>Entrega</w:t>
            </w:r>
          </w:p>
        </w:tc>
        <w:tc>
          <w:tcPr>
            <w:tcW w:w="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 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477896" w:rsidRPr="00C04FA8" w:rsidRDefault="00477896" w:rsidP="009037ED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</w:pPr>
            <w:r w:rsidRPr="00C04FA8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  <w:lang w:eastAsia="es-EC"/>
              </w:rPr>
              <w:t>X</w:t>
            </w:r>
          </w:p>
        </w:tc>
      </w:tr>
    </w:tbl>
    <w:p w:rsidR="00477896" w:rsidRPr="00477896" w:rsidRDefault="00477896" w:rsidP="00477896"/>
    <w:p w:rsidR="00477896" w:rsidRDefault="00477896" w:rsidP="00477896">
      <w:pPr>
        <w:pStyle w:val="Ttulo2"/>
      </w:pPr>
      <w:r>
        <w:t>5. Bibliografía</w:t>
      </w:r>
    </w:p>
    <w:p w:rsidR="00477896" w:rsidRPr="001342C5" w:rsidRDefault="00AD67CF" w:rsidP="00477896">
      <w:pPr>
        <w:pStyle w:val="Bibliografa"/>
        <w:spacing w:line="360" w:lineRule="auto"/>
        <w:rPr>
          <w:color w:val="2E74B5" w:themeColor="accent1" w:themeShade="BF"/>
        </w:rPr>
      </w:pPr>
      <w:r w:rsidRPr="001342C5">
        <w:rPr>
          <w:color w:val="2E74B5" w:themeColor="accent1" w:themeShade="BF"/>
        </w:rPr>
        <w:t>[Recuérdese que las entradas bibliográficas deben escribirse con sangría francesa, así</w:t>
      </w:r>
      <w:r w:rsidR="00477896" w:rsidRPr="001342C5">
        <w:rPr>
          <w:color w:val="2E74B5" w:themeColor="accent1" w:themeShade="BF"/>
        </w:rPr>
        <w:t>:</w:t>
      </w:r>
    </w:p>
    <w:p w:rsidR="00477896" w:rsidRPr="001342C5" w:rsidRDefault="00AD67CF" w:rsidP="00477896">
      <w:pPr>
        <w:pStyle w:val="Bibliografa"/>
        <w:spacing w:line="360" w:lineRule="auto"/>
        <w:rPr>
          <w:rFonts w:cs="Times New Roman"/>
          <w:color w:val="2E74B5" w:themeColor="accent1" w:themeShade="BF"/>
        </w:rPr>
      </w:pPr>
      <w:r w:rsidRPr="001342C5">
        <w:rPr>
          <w:color w:val="2E74B5" w:themeColor="accent1" w:themeShade="BF"/>
        </w:rPr>
        <w:fldChar w:fldCharType="begin"/>
      </w:r>
      <w:r w:rsidRPr="001342C5">
        <w:rPr>
          <w:color w:val="2E74B5" w:themeColor="accent1" w:themeShade="BF"/>
        </w:rPr>
        <w:instrText xml:space="preserve"> ADDIN ZOTERO_BIBL {"uncited":[],"omitted":[],"custom":[]} CSL_BIBLIOGRAPHY </w:instrText>
      </w:r>
      <w:r w:rsidRPr="001342C5">
        <w:rPr>
          <w:color w:val="2E74B5" w:themeColor="accent1" w:themeShade="BF"/>
        </w:rPr>
        <w:fldChar w:fldCharType="separate"/>
      </w:r>
      <w:r w:rsidR="00477896" w:rsidRPr="001342C5">
        <w:rPr>
          <w:rFonts w:cs="Times New Roman"/>
          <w:color w:val="2E74B5" w:themeColor="accent1" w:themeShade="BF"/>
        </w:rPr>
        <w:t xml:space="preserve">UASB. “Pautas para la elaboración y presentación del trabajo final de graduación de especialista superior”. </w:t>
      </w:r>
      <w:r w:rsidR="00477896" w:rsidRPr="001342C5">
        <w:rPr>
          <w:rFonts w:cs="Times New Roman"/>
          <w:i/>
          <w:iCs/>
          <w:color w:val="2E74B5" w:themeColor="accent1" w:themeShade="BF"/>
        </w:rPr>
        <w:t>Universidad Andina Simón Bolívar, Ecuador</w:t>
      </w:r>
      <w:r w:rsidR="00477896" w:rsidRPr="001342C5">
        <w:rPr>
          <w:rFonts w:cs="Times New Roman"/>
          <w:color w:val="2E74B5" w:themeColor="accent1" w:themeShade="BF"/>
        </w:rPr>
        <w:t>, abril de 2015. http://www.uasb.edu.ec/documents/10181/2048561/PAUTAS-PARA-LA-PRESENTACION-DEL-TRABAJO-DE-GRADUACION-ESPECIALIZACION.]</w:t>
      </w:r>
    </w:p>
    <w:p w:rsidR="00BE72B8" w:rsidRDefault="00AD67CF" w:rsidP="00477896">
      <w:pPr>
        <w:pStyle w:val="Entradabibliogrfica"/>
        <w:rPr>
          <w:color w:val="2E74B5" w:themeColor="accent1" w:themeShade="BF"/>
        </w:rPr>
      </w:pPr>
      <w:r w:rsidRPr="001342C5">
        <w:rPr>
          <w:color w:val="2E74B5" w:themeColor="accent1" w:themeShade="BF"/>
        </w:rPr>
        <w:fldChar w:fldCharType="end"/>
      </w:r>
    </w:p>
    <w:p w:rsidR="0056554D" w:rsidRDefault="0056554D" w:rsidP="0056554D">
      <w:pPr>
        <w:pStyle w:val="Entradabibliogrfica"/>
        <w:jc w:val="right"/>
      </w:pPr>
      <w:r>
        <w:rPr>
          <w:color w:val="2E74B5" w:themeColor="accent1" w:themeShade="BF"/>
        </w:rPr>
        <w:t>Última actualización: 22 de junio de 2020</w:t>
      </w:r>
    </w:p>
    <w:p w:rsidR="00C04FA8" w:rsidRPr="00C04FA8" w:rsidRDefault="00C04FA8" w:rsidP="00C04FA8"/>
    <w:p w:rsidR="00ED75B3" w:rsidRDefault="00ED75B3" w:rsidP="00ED75B3"/>
    <w:p w:rsidR="00BA17AD" w:rsidRDefault="00BA17AD" w:rsidP="00ED75B3"/>
    <w:p w:rsidR="00BA17AD" w:rsidRDefault="00BA17AD" w:rsidP="00ED75B3"/>
    <w:p w:rsidR="00ED75B3" w:rsidRPr="00ED75B3" w:rsidRDefault="00ED75B3" w:rsidP="00ED75B3"/>
    <w:sectPr w:rsidR="00ED75B3" w:rsidRPr="00ED75B3" w:rsidSect="00B30750">
      <w:headerReference w:type="even" r:id="rId8"/>
      <w:headerReference w:type="default" r:id="rId9"/>
      <w:pgSz w:w="11907" w:h="16840" w:code="9"/>
      <w:pgMar w:top="1417" w:right="1701" w:bottom="1417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:rsidR="006A1AEA" w:rsidRDefault="006A1AEA" w:rsidP="00005613">
      <w:pPr>
        <w:spacing w:line="240" w:lineRule="auto"/>
      </w:pPr>
      <w:r>
        <w:separator/>
      </w:r>
    </w:p>
  </w:endnote>
  <w:endnote w:type="continuationSeparator" w:id="0">
    <w:p w:rsidR="006A1AEA" w:rsidRDefault="006A1AEA" w:rsidP="0000561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:rsidR="006A1AEA" w:rsidRDefault="006A1AEA" w:rsidP="00005613">
      <w:pPr>
        <w:spacing w:line="240" w:lineRule="auto"/>
      </w:pPr>
      <w:r>
        <w:separator/>
      </w:r>
    </w:p>
  </w:footnote>
  <w:footnote w:type="continuationSeparator" w:id="0">
    <w:p w:rsidR="006A1AEA" w:rsidRDefault="006A1AEA" w:rsidP="00005613">
      <w:pPr>
        <w:spacing w:line="240" w:lineRule="auto"/>
      </w:pPr>
      <w:r>
        <w:continuationSeparator/>
      </w:r>
    </w:p>
  </w:footnote>
  <w:footnote w:id="1">
    <w:p w:rsidR="00477896" w:rsidRPr="001342C5" w:rsidRDefault="00477896" w:rsidP="00477896">
      <w:pPr>
        <w:pStyle w:val="Textonotapie"/>
        <w:ind w:firstLine="708"/>
        <w:rPr>
          <w:color w:val="2E74B5" w:themeColor="accent1" w:themeShade="BF"/>
        </w:rPr>
      </w:pPr>
      <w:r w:rsidRPr="001342C5">
        <w:rPr>
          <w:rStyle w:val="Refdenotaalpie"/>
          <w:color w:val="2E74B5" w:themeColor="accent1" w:themeShade="BF"/>
        </w:rPr>
        <w:footnoteRef/>
      </w:r>
      <w:r w:rsidRPr="001342C5">
        <w:rPr>
          <w:color w:val="2E74B5" w:themeColor="accent1" w:themeShade="BF"/>
        </w:rPr>
        <w:t xml:space="preserve"> </w:t>
      </w:r>
      <w:r w:rsidRPr="001342C5">
        <w:rPr>
          <w:color w:val="2E74B5" w:themeColor="accent1" w:themeShade="BF"/>
        </w:rPr>
        <w:fldChar w:fldCharType="begin"/>
      </w:r>
      <w:r w:rsidRPr="001342C5">
        <w:rPr>
          <w:color w:val="2E74B5" w:themeColor="accent1" w:themeShade="BF"/>
        </w:rPr>
        <w:instrText xml:space="preserve"> ADDIN ZOTERO_ITEM CSL_CITATION {"citationID":"GPa6mWky","properties":{"formattedCitation":"UASB, \\uc0\\u8220{}Pautas para la elaboraci\\uc0\\u243{}n y presentaci\\uc0\\u243{}n del trabajo final de graduaci\\uc0\\u243{}n de especialista superior\\uc0\\u8221{}, {\\i{}Universidad Andina Sim\\uc0\\u243{}n Bol\\uc0\\u237{}var, Ecuador}, abril de 2015, 13\\uc0\\u8211{}15, http://www.uasb.edu.ec/documents/10181/2048561/PAUTAS-PARA-LA-PRESENTACION-DEL-TRABAJO-DE-GRADUACION-ESPECIALIZACION.","plainCitation":"UASB, “Pautas para la elaboración y presentación del trabajo final de graduación de especialista superior”, Universidad Andina Simón Bolívar, Ecuador, abril de 2015, 13–15, http://www.uasb.edu.ec/documents/10181/2048561/PAUTAS-PARA-LA-PRESENTACION-DEL-TRABAJO-DE-GRADUACION-ESPECIALIZACION.","noteIndex":1},"citationItems":[{"id":396,"uris":["http://zotero.org/users/4512267/items/UX4LAZ8A"],"uri":["http://zotero.org/users/4512267/items/UX4LAZ8A"],"itemData":{"id":396,"type":"webpage","container-title":"Universidad Andina Simón Bolívar, Ecuador","title":"Pautas para la elaboración y presentación del trabajo final de graduación de especialista superior","URL":"http://www.uasb.edu.ec/documents/10181/2048561/PAUTAS-PARA-LA-PRESENTACION-DEL-TRABAJO-DE-GRADUACION-ESPECIALIZACION","author":[{"literal":"UASB"}],"issued":{"date-parts":[["2015",4]]}},"locator":"13-5"}],"schema":"https://github.com/citation-style-language/schema/raw/master/csl-citation.json"} </w:instrText>
      </w:r>
      <w:r w:rsidRPr="001342C5">
        <w:rPr>
          <w:color w:val="2E74B5" w:themeColor="accent1" w:themeShade="BF"/>
        </w:rPr>
        <w:fldChar w:fldCharType="separate"/>
      </w:r>
      <w:r w:rsidRPr="001342C5">
        <w:rPr>
          <w:rFonts w:cs="Times New Roman"/>
          <w:color w:val="2E74B5" w:themeColor="accent1" w:themeShade="BF"/>
          <w:szCs w:val="24"/>
        </w:rPr>
        <w:t xml:space="preserve">UASB, “Pautas para la elaboración y presentación del trabajo final de graduación de especialista superior”, </w:t>
      </w:r>
      <w:r w:rsidRPr="001342C5">
        <w:rPr>
          <w:rFonts w:cs="Times New Roman"/>
          <w:i/>
          <w:iCs/>
          <w:color w:val="2E74B5" w:themeColor="accent1" w:themeShade="BF"/>
          <w:szCs w:val="24"/>
        </w:rPr>
        <w:t>Universidad Andina Simón Bolívar, Ecuador</w:t>
      </w:r>
      <w:r w:rsidRPr="001342C5">
        <w:rPr>
          <w:rFonts w:cs="Times New Roman"/>
          <w:color w:val="2E74B5" w:themeColor="accent1" w:themeShade="BF"/>
          <w:szCs w:val="24"/>
        </w:rPr>
        <w:t>, abril de 2015, 13–15, http://www.uasb.edu.ec/documents/10181/2048561/PAUTAS-PARA-LA-PRESENTACION-DEL-TRABAJO-DE-GRADUACION-ESPECIALIZACION.</w:t>
      </w:r>
      <w:r w:rsidRPr="001342C5">
        <w:rPr>
          <w:color w:val="2E74B5" w:themeColor="accent1" w:themeShade="BF"/>
        </w:rPr>
        <w:fldChar w:fldCharType="end"/>
      </w:r>
    </w:p>
  </w:footnote>
  <w:footnote w:id="2">
    <w:p w:rsidR="00477896" w:rsidRDefault="00477896" w:rsidP="00477896">
      <w:pPr>
        <w:pStyle w:val="Textonotapie"/>
        <w:ind w:firstLine="708"/>
      </w:pPr>
      <w:r w:rsidRPr="001342C5">
        <w:rPr>
          <w:rStyle w:val="Refdenotaalpie"/>
          <w:color w:val="2E74B5" w:themeColor="accent1" w:themeShade="BF"/>
        </w:rPr>
        <w:footnoteRef/>
      </w:r>
      <w:r w:rsidRPr="001342C5">
        <w:rPr>
          <w:color w:val="2E74B5" w:themeColor="accent1" w:themeShade="BF"/>
        </w:rPr>
        <w:t xml:space="preserve"> </w:t>
      </w:r>
      <w:r w:rsidRPr="001342C5">
        <w:rPr>
          <w:color w:val="2E74B5" w:themeColor="accent1" w:themeShade="BF"/>
        </w:rPr>
        <w:fldChar w:fldCharType="begin"/>
      </w:r>
      <w:r w:rsidRPr="001342C5">
        <w:rPr>
          <w:color w:val="2E74B5" w:themeColor="accent1" w:themeShade="BF"/>
        </w:rPr>
        <w:instrText xml:space="preserve"> ADDIN ZOTERO_ITEM CSL_CITATION {"citationID":"9AvLI4tV","properties":{"formattedCitation":"Ibid., 15.","plainCitation":"Ibid., 15.","noteIndex":2},"citationItems":[{"id":396,"uris":["http://zotero.org/users/4512267/items/UX4LAZ8A"],"uri":["http://zotero.org/users/4512267/items/UX4LAZ8A"],"itemData":{"id":396,"type":"webpage","container-title":"Universidad Andina Simón Bolívar, Ecuador","title":"Pautas para la elaboración y presentación del trabajo final de graduación de especialista superior","URL":"http://www.uasb.edu.ec/documents/10181/2048561/PAUTAS-PARA-LA-PRESENTACION-DEL-TRABAJO-DE-GRADUACION-ESPECIALIZACION","author":[{"literal":"UASB"}],"issued":{"date-parts":[["2015",4]]}},"locator":"15"}],"schema":"https://github.com/citation-style-language/schema/raw/master/csl-citation.json"} </w:instrText>
      </w:r>
      <w:r w:rsidRPr="001342C5">
        <w:rPr>
          <w:color w:val="2E74B5" w:themeColor="accent1" w:themeShade="BF"/>
        </w:rPr>
        <w:fldChar w:fldCharType="separate"/>
      </w:r>
      <w:r w:rsidR="00AD134C" w:rsidRPr="001342C5">
        <w:rPr>
          <w:rFonts w:cs="Times New Roman"/>
          <w:color w:val="2E74B5" w:themeColor="accent1" w:themeShade="BF"/>
        </w:rPr>
        <w:t>Ibí</w:t>
      </w:r>
      <w:r w:rsidRPr="001342C5">
        <w:rPr>
          <w:rFonts w:cs="Times New Roman"/>
          <w:color w:val="2E74B5" w:themeColor="accent1" w:themeShade="BF"/>
        </w:rPr>
        <w:t>d., 15.</w:t>
      </w:r>
      <w:r w:rsidRPr="001342C5">
        <w:rPr>
          <w:color w:val="2E74B5" w:themeColor="accent1" w:themeShade="BF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409746880"/>
      <w:docPartObj>
        <w:docPartGallery w:val="Page Numbers (Top of Page)"/>
        <w:docPartUnique/>
      </w:docPartObj>
    </w:sdtPr>
    <w:sdtEndPr/>
    <w:sdtContent>
      <w:p w:rsidR="006A19C7" w:rsidRDefault="006A19C7" w:rsidP="006A19C7">
        <w:pPr>
          <w:pStyle w:val="Encabezado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069C8" w:rsidRPr="005069C8">
          <w:rPr>
            <w:noProof/>
            <w:lang w:val="es-ES"/>
          </w:rPr>
          <w:t>2</w:t>
        </w:r>
        <w: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794052472"/>
      <w:docPartObj>
        <w:docPartGallery w:val="Page Numbers (Top of Page)"/>
        <w:docPartUnique/>
      </w:docPartObj>
    </w:sdtPr>
    <w:sdtEndPr/>
    <w:sdtContent>
      <w:p w:rsidR="006A19C7" w:rsidRDefault="006A19C7" w:rsidP="006A19C7">
        <w:pPr>
          <w:pStyle w:val="Encabezad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069C8" w:rsidRPr="005069C8">
          <w:rPr>
            <w:noProof/>
            <w:lang w:val="es-ES"/>
          </w:rPr>
          <w:t>3</w:t>
        </w:r>
        <w: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6C1FDD"/>
    <w:multiLevelType w:val="hybridMultilevel"/>
    <w:tmpl w:val="0E58A062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362B9E"/>
    <w:multiLevelType w:val="hybridMultilevel"/>
    <w:tmpl w:val="261A1672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1D5828"/>
    <w:multiLevelType w:val="hybridMultilevel"/>
    <w:tmpl w:val="8F66BB58"/>
    <w:lvl w:ilvl="0" w:tplc="300A0017">
      <w:start w:val="1"/>
      <w:numFmt w:val="lowerLetter"/>
      <w:lvlText w:val="%1)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1155B6"/>
    <w:multiLevelType w:val="hybridMultilevel"/>
    <w:tmpl w:val="BDFACD3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760594E"/>
    <w:multiLevelType w:val="hybridMultilevel"/>
    <w:tmpl w:val="91CCD246"/>
    <w:lvl w:ilvl="0" w:tplc="300A0017">
      <w:start w:val="1"/>
      <w:numFmt w:val="lowerLetter"/>
      <w:lvlText w:val="%1)"/>
      <w:lvlJc w:val="left"/>
      <w:pPr>
        <w:ind w:left="1428" w:hanging="360"/>
      </w:pPr>
    </w:lvl>
    <w:lvl w:ilvl="1" w:tplc="300A0019" w:tentative="1">
      <w:start w:val="1"/>
      <w:numFmt w:val="lowerLetter"/>
      <w:lvlText w:val="%2."/>
      <w:lvlJc w:val="left"/>
      <w:pPr>
        <w:ind w:left="2148" w:hanging="360"/>
      </w:pPr>
    </w:lvl>
    <w:lvl w:ilvl="2" w:tplc="300A001B" w:tentative="1">
      <w:start w:val="1"/>
      <w:numFmt w:val="lowerRoman"/>
      <w:lvlText w:val="%3."/>
      <w:lvlJc w:val="right"/>
      <w:pPr>
        <w:ind w:left="2868" w:hanging="180"/>
      </w:pPr>
    </w:lvl>
    <w:lvl w:ilvl="3" w:tplc="300A000F" w:tentative="1">
      <w:start w:val="1"/>
      <w:numFmt w:val="decimal"/>
      <w:lvlText w:val="%4."/>
      <w:lvlJc w:val="left"/>
      <w:pPr>
        <w:ind w:left="3588" w:hanging="360"/>
      </w:pPr>
    </w:lvl>
    <w:lvl w:ilvl="4" w:tplc="300A0019" w:tentative="1">
      <w:start w:val="1"/>
      <w:numFmt w:val="lowerLetter"/>
      <w:lvlText w:val="%5."/>
      <w:lvlJc w:val="left"/>
      <w:pPr>
        <w:ind w:left="4308" w:hanging="360"/>
      </w:pPr>
    </w:lvl>
    <w:lvl w:ilvl="5" w:tplc="300A001B" w:tentative="1">
      <w:start w:val="1"/>
      <w:numFmt w:val="lowerRoman"/>
      <w:lvlText w:val="%6."/>
      <w:lvlJc w:val="right"/>
      <w:pPr>
        <w:ind w:left="5028" w:hanging="180"/>
      </w:pPr>
    </w:lvl>
    <w:lvl w:ilvl="6" w:tplc="300A000F" w:tentative="1">
      <w:start w:val="1"/>
      <w:numFmt w:val="decimal"/>
      <w:lvlText w:val="%7."/>
      <w:lvlJc w:val="left"/>
      <w:pPr>
        <w:ind w:left="5748" w:hanging="360"/>
      </w:pPr>
    </w:lvl>
    <w:lvl w:ilvl="7" w:tplc="300A0019" w:tentative="1">
      <w:start w:val="1"/>
      <w:numFmt w:val="lowerLetter"/>
      <w:lvlText w:val="%8."/>
      <w:lvlJc w:val="left"/>
      <w:pPr>
        <w:ind w:left="6468" w:hanging="360"/>
      </w:pPr>
    </w:lvl>
    <w:lvl w:ilvl="8" w:tplc="30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5" w15:restartNumberingAfterBreak="0">
    <w:nsid w:val="30D04550"/>
    <w:multiLevelType w:val="hybridMultilevel"/>
    <w:tmpl w:val="C5A2886A"/>
    <w:lvl w:ilvl="0" w:tplc="300A0017">
      <w:start w:val="1"/>
      <w:numFmt w:val="lowerLetter"/>
      <w:lvlText w:val="%1)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568F68F2"/>
    <w:multiLevelType w:val="hybridMultilevel"/>
    <w:tmpl w:val="95EA9B20"/>
    <w:lvl w:ilvl="0" w:tplc="80A6D5E0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789" w:hanging="360"/>
      </w:pPr>
    </w:lvl>
    <w:lvl w:ilvl="2" w:tplc="300A001B" w:tentative="1">
      <w:start w:val="1"/>
      <w:numFmt w:val="lowerRoman"/>
      <w:lvlText w:val="%3."/>
      <w:lvlJc w:val="right"/>
      <w:pPr>
        <w:ind w:left="2509" w:hanging="180"/>
      </w:pPr>
    </w:lvl>
    <w:lvl w:ilvl="3" w:tplc="300A000F" w:tentative="1">
      <w:start w:val="1"/>
      <w:numFmt w:val="decimal"/>
      <w:lvlText w:val="%4."/>
      <w:lvlJc w:val="left"/>
      <w:pPr>
        <w:ind w:left="3229" w:hanging="360"/>
      </w:pPr>
    </w:lvl>
    <w:lvl w:ilvl="4" w:tplc="300A0019" w:tentative="1">
      <w:start w:val="1"/>
      <w:numFmt w:val="lowerLetter"/>
      <w:lvlText w:val="%5."/>
      <w:lvlJc w:val="left"/>
      <w:pPr>
        <w:ind w:left="3949" w:hanging="360"/>
      </w:pPr>
    </w:lvl>
    <w:lvl w:ilvl="5" w:tplc="300A001B" w:tentative="1">
      <w:start w:val="1"/>
      <w:numFmt w:val="lowerRoman"/>
      <w:lvlText w:val="%6."/>
      <w:lvlJc w:val="right"/>
      <w:pPr>
        <w:ind w:left="4669" w:hanging="180"/>
      </w:pPr>
    </w:lvl>
    <w:lvl w:ilvl="6" w:tplc="300A000F" w:tentative="1">
      <w:start w:val="1"/>
      <w:numFmt w:val="decimal"/>
      <w:lvlText w:val="%7."/>
      <w:lvlJc w:val="left"/>
      <w:pPr>
        <w:ind w:left="5389" w:hanging="360"/>
      </w:pPr>
    </w:lvl>
    <w:lvl w:ilvl="7" w:tplc="300A0019" w:tentative="1">
      <w:start w:val="1"/>
      <w:numFmt w:val="lowerLetter"/>
      <w:lvlText w:val="%8."/>
      <w:lvlJc w:val="left"/>
      <w:pPr>
        <w:ind w:left="6109" w:hanging="360"/>
      </w:pPr>
    </w:lvl>
    <w:lvl w:ilvl="8" w:tplc="300A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 w15:restartNumberingAfterBreak="0">
    <w:nsid w:val="5B871192"/>
    <w:multiLevelType w:val="hybridMultilevel"/>
    <w:tmpl w:val="3176CFD6"/>
    <w:lvl w:ilvl="0" w:tplc="30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641DA6"/>
    <w:multiLevelType w:val="hybridMultilevel"/>
    <w:tmpl w:val="413036B8"/>
    <w:lvl w:ilvl="0" w:tplc="30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B136868"/>
    <w:multiLevelType w:val="hybridMultilevel"/>
    <w:tmpl w:val="EAE26ADA"/>
    <w:lvl w:ilvl="0" w:tplc="300A0017">
      <w:start w:val="1"/>
      <w:numFmt w:val="lowerLetter"/>
      <w:lvlText w:val="%1)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num w:numId="1">
    <w:abstractNumId w:val="1"/>
  </w:num>
  <w:num w:numId="2">
    <w:abstractNumId w:val="2"/>
  </w:num>
  <w:num w:numId="3">
    <w:abstractNumId w:val="7"/>
  </w:num>
  <w:num w:numId="4">
    <w:abstractNumId w:val="3"/>
  </w:num>
  <w:num w:numId="5">
    <w:abstractNumId w:val="8"/>
  </w:num>
  <w:num w:numId="6">
    <w:abstractNumId w:val="9"/>
  </w:num>
  <w:num w:numId="7">
    <w:abstractNumId w:val="5"/>
  </w:num>
  <w:num w:numId="8">
    <w:abstractNumId w:val="6"/>
  </w:num>
  <w:num w:numId="9">
    <w:abstractNumId w:val="0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8"/>
  <w:proofState w:spelling="clean"/>
  <w:defaultTabStop w:val="708"/>
  <w:hyphenationZone w:val="425"/>
  <w:evenAndOddHeaders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86EA0"/>
    <w:rsid w:val="00005613"/>
    <w:rsid w:val="000B7A1B"/>
    <w:rsid w:val="000C5BAE"/>
    <w:rsid w:val="001109DA"/>
    <w:rsid w:val="001342C5"/>
    <w:rsid w:val="00172041"/>
    <w:rsid w:val="001C23C4"/>
    <w:rsid w:val="001D32A6"/>
    <w:rsid w:val="00200A44"/>
    <w:rsid w:val="0029531E"/>
    <w:rsid w:val="002C51C9"/>
    <w:rsid w:val="002D7F57"/>
    <w:rsid w:val="002E4979"/>
    <w:rsid w:val="00344E15"/>
    <w:rsid w:val="003C12AC"/>
    <w:rsid w:val="003C4A82"/>
    <w:rsid w:val="003D7C9B"/>
    <w:rsid w:val="00430175"/>
    <w:rsid w:val="0045213E"/>
    <w:rsid w:val="004552A4"/>
    <w:rsid w:val="004567F7"/>
    <w:rsid w:val="00477896"/>
    <w:rsid w:val="0049652A"/>
    <w:rsid w:val="004D0753"/>
    <w:rsid w:val="005069C8"/>
    <w:rsid w:val="00523889"/>
    <w:rsid w:val="0056554D"/>
    <w:rsid w:val="00595C8B"/>
    <w:rsid w:val="0059790F"/>
    <w:rsid w:val="005A4228"/>
    <w:rsid w:val="005E73E9"/>
    <w:rsid w:val="00622914"/>
    <w:rsid w:val="006768CF"/>
    <w:rsid w:val="006A19C7"/>
    <w:rsid w:val="006A1AEA"/>
    <w:rsid w:val="006C7DCE"/>
    <w:rsid w:val="006D69A0"/>
    <w:rsid w:val="007215C2"/>
    <w:rsid w:val="00737C48"/>
    <w:rsid w:val="00773481"/>
    <w:rsid w:val="00782A14"/>
    <w:rsid w:val="007B0163"/>
    <w:rsid w:val="008045E3"/>
    <w:rsid w:val="00842A93"/>
    <w:rsid w:val="00855284"/>
    <w:rsid w:val="00863C19"/>
    <w:rsid w:val="00873072"/>
    <w:rsid w:val="008C013D"/>
    <w:rsid w:val="008E466B"/>
    <w:rsid w:val="009106E9"/>
    <w:rsid w:val="00986EA0"/>
    <w:rsid w:val="009C1A69"/>
    <w:rsid w:val="00A033E8"/>
    <w:rsid w:val="00A77AC3"/>
    <w:rsid w:val="00AA4BDB"/>
    <w:rsid w:val="00AA637A"/>
    <w:rsid w:val="00AD134C"/>
    <w:rsid w:val="00AD67CF"/>
    <w:rsid w:val="00B30750"/>
    <w:rsid w:val="00BA17AD"/>
    <w:rsid w:val="00BA7C90"/>
    <w:rsid w:val="00BE72B8"/>
    <w:rsid w:val="00BF07CB"/>
    <w:rsid w:val="00C04FA8"/>
    <w:rsid w:val="00CC727C"/>
    <w:rsid w:val="00CF44FF"/>
    <w:rsid w:val="00D469CA"/>
    <w:rsid w:val="00D93BAD"/>
    <w:rsid w:val="00DB2712"/>
    <w:rsid w:val="00DD0071"/>
    <w:rsid w:val="00E22C67"/>
    <w:rsid w:val="00E6357C"/>
    <w:rsid w:val="00E806AE"/>
    <w:rsid w:val="00EA7215"/>
    <w:rsid w:val="00EB0812"/>
    <w:rsid w:val="00ED75B3"/>
    <w:rsid w:val="00EE32AF"/>
    <w:rsid w:val="00EF6A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2797D5D"/>
  <w15:chartTrackingRefBased/>
  <w15:docId w15:val="{F2D9E312-7E51-494B-9C0D-5A204FB38C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Theme="minorHAnsi" w:hAnsi="Times New Roman" w:cstheme="minorBidi"/>
        <w:sz w:val="24"/>
        <w:szCs w:val="24"/>
        <w:lang w:val="es-EC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0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qFormat="1"/>
    <w:lsdException w:name="Quote" w:semiHidden="1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73481"/>
    <w:pPr>
      <w:spacing w:line="360" w:lineRule="auto"/>
      <w:jc w:val="both"/>
    </w:pPr>
  </w:style>
  <w:style w:type="paragraph" w:styleId="Ttulo1">
    <w:name w:val="heading 1"/>
    <w:aliases w:val="Title"/>
    <w:basedOn w:val="Normal"/>
    <w:next w:val="Normal"/>
    <w:link w:val="Ttulo1Car"/>
    <w:uiPriority w:val="2"/>
    <w:qFormat/>
    <w:rsid w:val="002C51C9"/>
    <w:pPr>
      <w:keepNext/>
      <w:keepLines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Ttulo2">
    <w:name w:val="heading 2"/>
    <w:aliases w:val="Sub-título"/>
    <w:basedOn w:val="Normal"/>
    <w:next w:val="Normal"/>
    <w:link w:val="Ttulo2Car"/>
    <w:uiPriority w:val="3"/>
    <w:qFormat/>
    <w:rsid w:val="002C51C9"/>
    <w:pPr>
      <w:outlineLvl w:val="1"/>
    </w:pPr>
    <w:rPr>
      <w:b/>
    </w:rPr>
  </w:style>
  <w:style w:type="paragraph" w:styleId="Ttulo3">
    <w:name w:val="heading 3"/>
    <w:aliases w:val="Título ilustración"/>
    <w:basedOn w:val="Ilustracin"/>
    <w:next w:val="Normal"/>
    <w:link w:val="Ttulo3Car"/>
    <w:uiPriority w:val="4"/>
    <w:qFormat/>
    <w:rsid w:val="002C51C9"/>
    <w:pPr>
      <w:keepNext/>
      <w:keepLines/>
      <w:outlineLvl w:val="2"/>
    </w:pPr>
    <w:rPr>
      <w:rFonts w:eastAsiaTheme="majorEastAsia" w:cstheme="majorBidi"/>
      <w:b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Sinespaciado">
    <w:name w:val="No Spacing"/>
    <w:uiPriority w:val="7"/>
    <w:semiHidden/>
    <w:qFormat/>
    <w:rsid w:val="00863C19"/>
    <w:rPr>
      <w:sz w:val="22"/>
    </w:rPr>
  </w:style>
  <w:style w:type="character" w:customStyle="1" w:styleId="Ttulo1Car">
    <w:name w:val="Título 1 Car"/>
    <w:aliases w:val="Título Car"/>
    <w:basedOn w:val="Fuentedeprrafopredeter"/>
    <w:link w:val="Ttulo1"/>
    <w:uiPriority w:val="2"/>
    <w:rsid w:val="00A033E8"/>
    <w:rPr>
      <w:rFonts w:eastAsiaTheme="majorEastAsia" w:cstheme="majorBidi"/>
      <w:b/>
      <w:sz w:val="28"/>
      <w:szCs w:val="32"/>
    </w:rPr>
  </w:style>
  <w:style w:type="character" w:customStyle="1" w:styleId="Ttulo2Car">
    <w:name w:val="Título 2 Car"/>
    <w:aliases w:val="Sub-título Car"/>
    <w:basedOn w:val="Fuentedeprrafopredeter"/>
    <w:link w:val="Ttulo2"/>
    <w:uiPriority w:val="3"/>
    <w:rsid w:val="00A033E8"/>
    <w:rPr>
      <w:b/>
    </w:rPr>
  </w:style>
  <w:style w:type="character" w:customStyle="1" w:styleId="Ttulo3Car">
    <w:name w:val="Título 3 Car"/>
    <w:aliases w:val="Título ilustración Car"/>
    <w:basedOn w:val="Fuentedeprrafopredeter"/>
    <w:link w:val="Ttulo3"/>
    <w:uiPriority w:val="4"/>
    <w:rsid w:val="00A033E8"/>
    <w:rPr>
      <w:rFonts w:eastAsiaTheme="majorEastAsia" w:cstheme="majorBidi"/>
      <w:b/>
      <w:sz w:val="22"/>
    </w:rPr>
  </w:style>
  <w:style w:type="paragraph" w:customStyle="1" w:styleId="Citalarga">
    <w:name w:val="Cita larga"/>
    <w:basedOn w:val="Normal"/>
    <w:link w:val="CitalargaCar"/>
    <w:uiPriority w:val="5"/>
    <w:qFormat/>
    <w:rsid w:val="002C51C9"/>
    <w:pPr>
      <w:spacing w:line="240" w:lineRule="auto"/>
      <w:ind w:left="709"/>
    </w:pPr>
    <w:rPr>
      <w:sz w:val="22"/>
    </w:rPr>
  </w:style>
  <w:style w:type="paragraph" w:customStyle="1" w:styleId="Ilustracin">
    <w:name w:val="Ilustración"/>
    <w:basedOn w:val="Citalarga"/>
    <w:link w:val="IlustracinCar"/>
    <w:uiPriority w:val="6"/>
    <w:qFormat/>
    <w:rsid w:val="002C51C9"/>
    <w:pPr>
      <w:ind w:left="0"/>
      <w:jc w:val="center"/>
    </w:pPr>
  </w:style>
  <w:style w:type="character" w:customStyle="1" w:styleId="CitalargaCar">
    <w:name w:val="Cita larga Car"/>
    <w:basedOn w:val="Fuentedeprrafopredeter"/>
    <w:link w:val="Citalarga"/>
    <w:uiPriority w:val="5"/>
    <w:rsid w:val="00A033E8"/>
    <w:rPr>
      <w:sz w:val="22"/>
    </w:rPr>
  </w:style>
  <w:style w:type="paragraph" w:styleId="TDC1">
    <w:name w:val="toc 1"/>
    <w:basedOn w:val="Normal"/>
    <w:next w:val="Normal"/>
    <w:autoRedefine/>
    <w:uiPriority w:val="39"/>
    <w:rsid w:val="00DD0071"/>
    <w:pPr>
      <w:tabs>
        <w:tab w:val="right" w:leader="dot" w:pos="8495"/>
      </w:tabs>
      <w:jc w:val="left"/>
    </w:pPr>
    <w:rPr>
      <w:szCs w:val="22"/>
    </w:rPr>
  </w:style>
  <w:style w:type="character" w:customStyle="1" w:styleId="IlustracinCar">
    <w:name w:val="Ilustración Car"/>
    <w:basedOn w:val="CitalargaCar"/>
    <w:link w:val="Ilustracin"/>
    <w:uiPriority w:val="6"/>
    <w:rsid w:val="00A033E8"/>
    <w:rPr>
      <w:sz w:val="22"/>
    </w:rPr>
  </w:style>
  <w:style w:type="character" w:styleId="Hipervnculo">
    <w:name w:val="Hyperlink"/>
    <w:basedOn w:val="Fuentedeprrafopredeter"/>
    <w:uiPriority w:val="99"/>
    <w:rsid w:val="00DD0071"/>
    <w:rPr>
      <w:color w:val="0563C1" w:themeColor="hyperlink"/>
      <w:u w:val="single"/>
    </w:rPr>
  </w:style>
  <w:style w:type="paragraph" w:styleId="TDC2">
    <w:name w:val="toc 2"/>
    <w:basedOn w:val="Normal"/>
    <w:next w:val="Normal"/>
    <w:autoRedefine/>
    <w:uiPriority w:val="39"/>
    <w:rsid w:val="00DD0071"/>
    <w:pPr>
      <w:ind w:left="238"/>
    </w:pPr>
  </w:style>
  <w:style w:type="paragraph" w:styleId="Prrafodelista">
    <w:name w:val="List Paragraph"/>
    <w:basedOn w:val="Normal"/>
    <w:uiPriority w:val="34"/>
    <w:qFormat/>
    <w:rsid w:val="00005613"/>
    <w:pPr>
      <w:ind w:left="720"/>
      <w:contextualSpacing/>
    </w:pPr>
  </w:style>
  <w:style w:type="paragraph" w:styleId="TDC3">
    <w:name w:val="toc 3"/>
    <w:basedOn w:val="Normal"/>
    <w:next w:val="Normal"/>
    <w:autoRedefine/>
    <w:uiPriority w:val="39"/>
    <w:rsid w:val="007B0163"/>
    <w:pPr>
      <w:tabs>
        <w:tab w:val="right" w:leader="dot" w:pos="8495"/>
      </w:tabs>
    </w:pPr>
  </w:style>
  <w:style w:type="paragraph" w:styleId="Encabezado">
    <w:name w:val="header"/>
    <w:basedOn w:val="Normal"/>
    <w:link w:val="EncabezadoCar"/>
    <w:uiPriority w:val="99"/>
    <w:unhideWhenUsed/>
    <w:rsid w:val="00005613"/>
    <w:pPr>
      <w:tabs>
        <w:tab w:val="center" w:pos="4419"/>
        <w:tab w:val="right" w:pos="8838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05613"/>
  </w:style>
  <w:style w:type="paragraph" w:styleId="Piedepgina">
    <w:name w:val="footer"/>
    <w:basedOn w:val="Normal"/>
    <w:link w:val="PiedepginaCar"/>
    <w:uiPriority w:val="99"/>
    <w:unhideWhenUsed/>
    <w:rsid w:val="00005613"/>
    <w:pPr>
      <w:tabs>
        <w:tab w:val="center" w:pos="4419"/>
        <w:tab w:val="right" w:pos="8838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05613"/>
  </w:style>
  <w:style w:type="paragraph" w:styleId="Textonotapie">
    <w:name w:val="footnote text"/>
    <w:basedOn w:val="Normal"/>
    <w:link w:val="TextonotapieCar"/>
    <w:uiPriority w:val="99"/>
    <w:semiHidden/>
    <w:unhideWhenUsed/>
    <w:rsid w:val="006A19C7"/>
    <w:pPr>
      <w:spacing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6A19C7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6A19C7"/>
    <w:rPr>
      <w:vertAlign w:val="superscript"/>
    </w:rPr>
  </w:style>
  <w:style w:type="paragraph" w:customStyle="1" w:styleId="Normalsinsangra">
    <w:name w:val="Normal sin sangría"/>
    <w:basedOn w:val="Normal"/>
    <w:link w:val="NormalsinsangraCar"/>
    <w:uiPriority w:val="1"/>
    <w:rsid w:val="00A033E8"/>
  </w:style>
  <w:style w:type="character" w:customStyle="1" w:styleId="NormalsinsangraCar">
    <w:name w:val="Normal sin sangría Car"/>
    <w:basedOn w:val="Fuentedeprrafopredeter"/>
    <w:link w:val="Normalsinsangra"/>
    <w:uiPriority w:val="1"/>
    <w:rsid w:val="00A033E8"/>
  </w:style>
  <w:style w:type="paragraph" w:customStyle="1" w:styleId="Entradabibliogrfica">
    <w:name w:val="Entrada bibliográfica"/>
    <w:basedOn w:val="Normalsinsangra"/>
    <w:link w:val="EntradabibliogrficaCar"/>
    <w:uiPriority w:val="7"/>
    <w:qFormat/>
    <w:rsid w:val="00A033E8"/>
    <w:pPr>
      <w:ind w:left="709" w:hanging="709"/>
    </w:pPr>
  </w:style>
  <w:style w:type="character" w:customStyle="1" w:styleId="EntradabibliogrficaCar">
    <w:name w:val="Entrada bibliográfica Car"/>
    <w:basedOn w:val="NormalsinsangraCar"/>
    <w:link w:val="Entradabibliogrfica"/>
    <w:uiPriority w:val="7"/>
    <w:rsid w:val="00A033E8"/>
  </w:style>
  <w:style w:type="table" w:styleId="Tablaconcuadrcula">
    <w:name w:val="Table Grid"/>
    <w:basedOn w:val="Tablanormal"/>
    <w:uiPriority w:val="59"/>
    <w:rsid w:val="00ED75B3"/>
    <w:rPr>
      <w:rFonts w:asciiTheme="minorHAnsi" w:hAnsiTheme="minorHAnsi"/>
      <w:sz w:val="22"/>
      <w:szCs w:val="22"/>
      <w:lang w:val="es-CO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notaalfinal">
    <w:name w:val="endnote reference"/>
    <w:basedOn w:val="Fuentedeprrafopredeter"/>
    <w:uiPriority w:val="99"/>
    <w:semiHidden/>
    <w:unhideWhenUsed/>
    <w:rsid w:val="00AD67CF"/>
    <w:rPr>
      <w:vertAlign w:val="superscript"/>
    </w:rPr>
  </w:style>
  <w:style w:type="paragraph" w:styleId="Bibliografa">
    <w:name w:val="Bibliography"/>
    <w:basedOn w:val="Normal"/>
    <w:next w:val="Normal"/>
    <w:uiPriority w:val="37"/>
    <w:unhideWhenUsed/>
    <w:rsid w:val="00AD67CF"/>
    <w:pPr>
      <w:spacing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22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1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1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8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50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2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A779CC5A-913B-47B1-B7F2-E52A02AF96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4</Pages>
  <Words>391</Words>
  <Characters>2153</Characters>
  <Application>Microsoft Office Word</Application>
  <DocSecurity>0</DocSecurity>
  <Lines>17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ria.guerrero@uasb.edu.ec</dc:creator>
  <cp:keywords/>
  <dc:description/>
  <cp:lastModifiedBy>Valeria Guerrero</cp:lastModifiedBy>
  <cp:revision>16</cp:revision>
  <dcterms:created xsi:type="dcterms:W3CDTF">2019-12-11T15:12:00Z</dcterms:created>
  <dcterms:modified xsi:type="dcterms:W3CDTF">2020-06-22T2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EVlPQlFd"/&gt;&lt;style id="http://www.zotero.org/styles/chicago-fullnote-bibliography-16th-edition" locale="es-CL" hasBibliography="1" bibliographyStyleHasBeenSet="1"/&gt;&lt;prefs&gt;&lt;pref name="fieldType" va</vt:lpwstr>
  </property>
  <property fmtid="{D5CDD505-2E9C-101B-9397-08002B2CF9AE}" pid="3" name="ZOTERO_PREF_2">
    <vt:lpwstr>lue="Field"/&gt;&lt;pref name="noteType" value="1"/&gt;&lt;/prefs&gt;&lt;/data&gt;</vt:lpwstr>
  </property>
</Properties>
</file>